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F50D24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53763" cy="960652"/>
            <wp:effectExtent l="57150" t="19050" r="113637" b="6804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244" cy="96073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2462EC" w:rsidP="00B300A7">
      <w:pPr>
        <w:jc w:val="center"/>
        <w:rPr>
          <w:noProof/>
          <w:lang w:val="de-DE" w:eastAsia="de-DE"/>
        </w:rPr>
      </w:pPr>
      <w:r w:rsidRPr="002462EC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2462EC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2462EC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2462EC">
          <w:fldChar w:fldCharType="end"/>
        </w:r>
      </w:hyperlink>
      <w:r w:rsidR="00395FDB">
        <w:t xml:space="preserve"> When a decoy hit is found among five target hits</w:t>
      </w:r>
    </w:p>
    <w:p w:rsidR="00140A1B" w:rsidRDefault="002462EC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551C76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825324" cy="974022"/>
            <wp:effectExtent l="57150" t="19050" r="118276" b="73728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811" cy="9741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551C76">
        <w:rPr>
          <w:i/>
        </w:rPr>
        <w:t>212</w:t>
      </w:r>
      <w:r w:rsidRPr="00075F65">
        <w:rPr>
          <w:i/>
        </w:rPr>
        <w:t xml:space="preserve"> proteins were validated here out of </w:t>
      </w:r>
      <w:r w:rsidR="00551C76">
        <w:rPr>
          <w:i/>
        </w:rPr>
        <w:t>1796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FA7BEE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811064" cy="2904951"/>
            <wp:effectExtent l="57150" t="19050" r="122886" b="66849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7476" cy="290882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2462EC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2462EC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2462EC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262E90">
        <w:t>1212</w:t>
      </w:r>
      <w:r>
        <w:t xml:space="preserve"> proteins were validated including </w:t>
      </w:r>
      <w:r w:rsidR="00262E90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262E90">
        <w:t>1200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135A9E">
        <w:rPr>
          <w:color w:val="1F497D" w:themeColor="text2"/>
        </w:rPr>
        <w:t>Benefit/Cost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B07FB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25419" cy="3451018"/>
            <wp:effectExtent l="57150" t="19050" r="122931" b="73232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27" cy="345391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2462EC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2462EC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2462EC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2462EC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2462EC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553050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637351" cy="2620562"/>
            <wp:effectExtent l="57150" t="19050" r="115749" b="8453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2223" cy="262282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2462EC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2462EC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2462EC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2462EC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2462EC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C308A" w:rsidRDefault="00AC308A" w:rsidP="00C22471">
      <w:pPr>
        <w:spacing w:after="0" w:line="240" w:lineRule="auto"/>
      </w:pPr>
      <w:r>
        <w:separator/>
      </w:r>
    </w:p>
  </w:endnote>
  <w:endnote w:type="continuationSeparator" w:id="0">
    <w:p w:rsidR="00AC308A" w:rsidRDefault="00AC308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2462EC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2462EC" w:rsidRPr="00EE5E45">
      <w:rPr>
        <w:b/>
      </w:rPr>
      <w:fldChar w:fldCharType="separate"/>
    </w:r>
    <w:r w:rsidR="00584682">
      <w:rPr>
        <w:b/>
        <w:noProof/>
      </w:rPr>
      <w:t>8</w:t>
    </w:r>
    <w:r w:rsidR="002462EC" w:rsidRPr="00EE5E45">
      <w:rPr>
        <w:b/>
      </w:rPr>
      <w:fldChar w:fldCharType="end"/>
    </w:r>
    <w:r w:rsidRPr="00EE5E45">
      <w:t xml:space="preserve"> of </w:t>
    </w:r>
    <w:r w:rsidR="002462EC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2462EC" w:rsidRPr="00EE5E45">
      <w:rPr>
        <w:b/>
      </w:rPr>
      <w:fldChar w:fldCharType="separate"/>
    </w:r>
    <w:r w:rsidR="00584682">
      <w:rPr>
        <w:b/>
        <w:noProof/>
      </w:rPr>
      <w:t>8</w:t>
    </w:r>
    <w:r w:rsidR="002462EC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C308A" w:rsidRDefault="00AC308A" w:rsidP="00C22471">
      <w:pPr>
        <w:spacing w:after="0" w:line="240" w:lineRule="auto"/>
      </w:pPr>
      <w:r>
        <w:separator/>
      </w:r>
    </w:p>
  </w:footnote>
  <w:footnote w:type="continuationSeparator" w:id="0">
    <w:p w:rsidR="00AC308A" w:rsidRDefault="00AC308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1799"/>
    <w:rsid w:val="00864D4E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CF6AECB-F702-49A5-8149-00577F3444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2</TotalTime>
  <Pages>8</Pages>
  <Words>1846</Words>
  <Characters>9788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3</cp:revision>
  <cp:lastPrinted>2011-07-04T17:50:00Z</cp:lastPrinted>
  <dcterms:created xsi:type="dcterms:W3CDTF">2011-09-01T10:00:00Z</dcterms:created>
  <dcterms:modified xsi:type="dcterms:W3CDTF">2013-06-19T22:44:00Z</dcterms:modified>
</cp:coreProperties>
</file>